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0651B8" w:rsidRDefault="000651B8" w:rsidP="006838F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an equilibrium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from a selective </w:t>
      </w:r>
      <w:r>
        <w:rPr>
          <w:lang w:val="en-US"/>
        </w:rPr>
        <w:lastRenderedPageBreak/>
        <w:t xml:space="preserve">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bookmarkStart w:id="0" w:name="_GoBack"/>
      <w:bookmarkEnd w:id="0"/>
    </w:p>
    <w:p w:rsidR="000651B8" w:rsidRPr="000651B8" w:rsidRDefault="000651B8" w:rsidP="000651B8">
      <w:pPr>
        <w:rPr>
          <w:lang w:val="en-US"/>
        </w:rPr>
      </w:pPr>
    </w:p>
    <w:sectPr w:rsidR="000651B8" w:rsidRPr="000651B8">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67C5" w:rsidRDefault="00DD67C5">
      <w:pPr>
        <w:spacing w:line="240" w:lineRule="auto"/>
      </w:pPr>
      <w:r>
        <w:separator/>
      </w:r>
    </w:p>
  </w:endnote>
  <w:endnote w:type="continuationSeparator" w:id="0">
    <w:p w:rsidR="00DD67C5" w:rsidRDefault="00DD67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38FD">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67C5" w:rsidRDefault="00DD67C5">
      <w:pPr>
        <w:spacing w:line="240" w:lineRule="auto"/>
      </w:pPr>
      <w:r>
        <w:separator/>
      </w:r>
    </w:p>
  </w:footnote>
  <w:footnote w:type="continuationSeparator" w:id="0">
    <w:p w:rsidR="00DD67C5" w:rsidRDefault="00DD67C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1"/>
  </w:num>
  <w:num w:numId="3">
    <w:abstractNumId w:val="12"/>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2473DC"/>
    <w:rsid w:val="002830F7"/>
    <w:rsid w:val="00593A0A"/>
    <w:rsid w:val="006838FD"/>
    <w:rsid w:val="00A46AFF"/>
    <w:rsid w:val="00B24EE5"/>
    <w:rsid w:val="00C02FE0"/>
    <w:rsid w:val="00DD67C5"/>
    <w:rsid w:val="00E146D3"/>
    <w:rsid w:val="00E91107"/>
    <w:rsid w:val="00EF6D13"/>
    <w:rsid w:val="00F73FEE"/>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FA914-47C7-4436-90A0-D921EEE44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80</TotalTime>
  <Pages>2</Pages>
  <Words>2595</Words>
  <Characters>12979</Characters>
  <Application>Microsoft Office Word</Application>
  <DocSecurity>0</DocSecurity>
  <Lines>108</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cp:revision>
  <cp:lastPrinted>2001-05-04T18:36:00Z</cp:lastPrinted>
  <dcterms:created xsi:type="dcterms:W3CDTF">2013-04-05T12:49:00Z</dcterms:created>
  <dcterms:modified xsi:type="dcterms:W3CDTF">2013-04-0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